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84580" w14:textId="766766E4" w:rsidR="004606C2" w:rsidRDefault="00C20E0C">
      <w:r>
        <w:t xml:space="preserve">Claim 1 </w:t>
      </w:r>
      <w:r>
        <w:fldChar w:fldCharType="begin"/>
      </w:r>
      <w:r>
        <w:instrText xml:space="preserve"> ADDIN ZOTERO_ITEM CSL_CITATION {"citationID":"RrR5KrBF","properties":{"formattedCitation":"(Hall 2013)","plainCitation":"(Hall 2013)","noteIndex":0},"citationItems":[{"id":6,"uris":["http://zotero.org/users/local/bv74ArEQ/items/T85IN2TY"],"itemData":{"id":6,"type":"book","abstract":"Responding to the growth of digital products and the commercial imperative to build new digital businesses, The Business of Digital Publishing offers a comprehensive introduction to the development of digital products in the book and journal industries.\n\nThis textbook provides background to the main technological development that have influenced the growth of digital publishing, introducing students to the key terms and concepts that make digital publishing possible.\n\nExploring four key publishing sectors: professional reference, academic, education and consumer, this book explains the context for the digital developments in each area and looks at the growth of new business models and the future challenges faced by each sector.\n\nIt also addresses the key issues that face the industry as a whole, outlining current debates, such as pricing and copyright, and exploring their impact on the industry through relevant case studies.\n\nThe Business of Digital Publishing is an invaluable resource for any publishing student looking for a starting point from which to explore the world of digital publishing.","ISBN":"9780415507318","number-of-pages":"194","publisher":"Routledge","title":"The Business of Digital Publishing: An Introduction to the Digital Book and Journal Industries","title-short":"The Business of Digital Publishing","author":[{"family":"Hall","given":"Frania"}],"issued":{"date-parts":[["2013",6,17]]}}}],"schema":"https://github.com/citation-style-language/schema/raw/master/csl-citation.json"} </w:instrText>
      </w:r>
      <w:r>
        <w:fldChar w:fldCharType="separate"/>
      </w:r>
      <w:r w:rsidRPr="00C20E0C">
        <w:rPr>
          <w:rFonts w:ascii="Calibri" w:hAnsi="Calibri" w:cs="Calibri"/>
        </w:rPr>
        <w:t>(Hall 2013)</w:t>
      </w:r>
      <w:r>
        <w:fldChar w:fldCharType="end"/>
      </w:r>
      <w:r>
        <w:t xml:space="preserve">. Claim 2 </w:t>
      </w:r>
      <w:r w:rsidR="009C4D2F">
        <w:fldChar w:fldCharType="begin"/>
      </w:r>
      <w:r w:rsidR="009C4D2F">
        <w:instrText xml:space="preserve"> ADDIN ZOTERO_ITEM CSL_CITATION {"citationID":"Bwdp3n3L","properties":{"formattedCitation":"(Hall 2013, 11; Frisch 1990)","plainCitation":"(Hall 2013, 11; Frisch 1990)","noteIndex":0},"citationItems":[{"id":6,"uris":["http://zotero.org/users/local/bv74ArEQ/items/T85IN2TY"],"itemData":{"id":6,"type":"book","abstract":"Responding to the growth of digital products and the commercial imperative to build new digital businesses, The Business of Digital Publishing offers a comprehensive introduction to the development of digital products in the book and journal industries.\n\nThis textbook provides background to the main technological development that have influenced the growth of digital publishing, introducing students to the key terms and concepts that make digital publishing possible.\n\nExploring four key publishing sectors: professional reference, academic, education and consumer, this book explains the context for the digital developments in each area and looks at the growth of new business models and the future challenges faced by each sector.\n\nIt also addresses the key issues that face the industry as a whole, outlining current debates, such as pricing and copyright, and exploring their impact on the industry through relevant case studies.\n\nThe Business of Digital Publishing is an invaluable resource for any publishing student looking for a starting point from which to explore the world of digital publishing.","ISBN":"9780415507318","number-of-pages":"194","publisher":"Routledge","title":"The Business of Digital Publishing: An Introduction to the Digital Book and Journal Industries","title-short":"The Business of Digital Publishing","author":[{"family":"Hall","given":"Frania"}],"issued":{"date-parts":[["2013",6,17]]}},"locator":"11","label":"page"},{"id":23,"uris":["http://zotero.org/users/local/bv74ArEQ/items/Z6E8UUVA"],"itemData":{"id":23,"type":"book","publisher":"SUNY Press","title":"A Shared Authority: Essays on the Craft and Meaning of Oral and Public History","author":[{"family":"Frisch","given":"Michael"}],"issued":{"date-parts":[["1990"]]}}}],"schema":"https://github.com/citation-style-language/schema/raw/master/csl-citation.json"} </w:instrText>
      </w:r>
      <w:r w:rsidR="009C4D2F">
        <w:fldChar w:fldCharType="separate"/>
      </w:r>
      <w:r w:rsidR="009C4D2F" w:rsidRPr="009C4D2F">
        <w:rPr>
          <w:rFonts w:ascii="Calibri" w:hAnsi="Calibri" w:cs="Calibri"/>
        </w:rPr>
        <w:t>(Hall 2013, 11; Frisch 1990)</w:t>
      </w:r>
      <w:r w:rsidR="009C4D2F">
        <w:fldChar w:fldCharType="end"/>
      </w:r>
      <w:r>
        <w:t>.</w:t>
      </w:r>
    </w:p>
    <w:p w14:paraId="14C146F1" w14:textId="77777777" w:rsidR="009C4D2F" w:rsidRPr="009C4D2F" w:rsidRDefault="00C20E0C" w:rsidP="009C4D2F">
      <w:pPr>
        <w:pStyle w:val="Bibliography"/>
        <w:rPr>
          <w:rFonts w:ascii="Calibri" w:hAnsi="Calibri" w:cs="Calibri"/>
        </w:rPr>
      </w:pPr>
      <w:r>
        <w:fldChar w:fldCharType="begin"/>
      </w:r>
      <w:r>
        <w:instrText xml:space="preserve"> ADDIN ZOTERO_BIBL {"uncited":[],"omitted":[],"custom":[]} CSL_BIBLIOGRAPHY </w:instrText>
      </w:r>
      <w:r>
        <w:fldChar w:fldCharType="separate"/>
      </w:r>
      <w:r w:rsidR="009C4D2F" w:rsidRPr="009C4D2F">
        <w:rPr>
          <w:rFonts w:ascii="Calibri" w:hAnsi="Calibri" w:cs="Calibri"/>
        </w:rPr>
        <w:t xml:space="preserve">Frisch, Michael. 1990. </w:t>
      </w:r>
      <w:r w:rsidR="009C4D2F" w:rsidRPr="009C4D2F">
        <w:rPr>
          <w:rFonts w:ascii="Calibri" w:hAnsi="Calibri" w:cs="Calibri"/>
          <w:i/>
          <w:iCs/>
        </w:rPr>
        <w:t>A Shared Authority: Essays on the Craft and Meaning of Oral and Public History</w:t>
      </w:r>
      <w:r w:rsidR="009C4D2F" w:rsidRPr="009C4D2F">
        <w:rPr>
          <w:rFonts w:ascii="Calibri" w:hAnsi="Calibri" w:cs="Calibri"/>
        </w:rPr>
        <w:t>. SUNY Press.</w:t>
      </w:r>
    </w:p>
    <w:p w14:paraId="55CB5820" w14:textId="77777777" w:rsidR="009C4D2F" w:rsidRPr="009C4D2F" w:rsidRDefault="009C4D2F" w:rsidP="009C4D2F">
      <w:pPr>
        <w:pStyle w:val="Bibliography"/>
        <w:rPr>
          <w:rFonts w:ascii="Calibri" w:hAnsi="Calibri" w:cs="Calibri"/>
        </w:rPr>
      </w:pPr>
      <w:r w:rsidRPr="009C4D2F">
        <w:rPr>
          <w:rFonts w:ascii="Calibri" w:hAnsi="Calibri" w:cs="Calibri"/>
        </w:rPr>
        <w:t xml:space="preserve">Hall, </w:t>
      </w:r>
      <w:proofErr w:type="spellStart"/>
      <w:r w:rsidRPr="009C4D2F">
        <w:rPr>
          <w:rFonts w:ascii="Calibri" w:hAnsi="Calibri" w:cs="Calibri"/>
        </w:rPr>
        <w:t>Frania</w:t>
      </w:r>
      <w:proofErr w:type="spellEnd"/>
      <w:r w:rsidRPr="009C4D2F">
        <w:rPr>
          <w:rFonts w:ascii="Calibri" w:hAnsi="Calibri" w:cs="Calibri"/>
        </w:rPr>
        <w:t xml:space="preserve">. 2013. </w:t>
      </w:r>
      <w:r w:rsidRPr="009C4D2F">
        <w:rPr>
          <w:rFonts w:ascii="Calibri" w:hAnsi="Calibri" w:cs="Calibri"/>
          <w:i/>
          <w:iCs/>
        </w:rPr>
        <w:t>The Business of Digital Publishing: An Introduction to the Digital Book and Journal Industries</w:t>
      </w:r>
      <w:r w:rsidRPr="009C4D2F">
        <w:rPr>
          <w:rFonts w:ascii="Calibri" w:hAnsi="Calibri" w:cs="Calibri"/>
        </w:rPr>
        <w:t>. Routledge.</w:t>
      </w:r>
    </w:p>
    <w:p w14:paraId="2208DD5D" w14:textId="6404E2A9" w:rsidR="00C20E0C" w:rsidRDefault="00C20E0C">
      <w:r>
        <w:fldChar w:fldCharType="end"/>
      </w:r>
    </w:p>
    <w:sectPr w:rsidR="00C20E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6CD"/>
    <w:rsid w:val="001B4F5D"/>
    <w:rsid w:val="003E76CD"/>
    <w:rsid w:val="004606C2"/>
    <w:rsid w:val="00523FDA"/>
    <w:rsid w:val="00994669"/>
    <w:rsid w:val="009C4D2F"/>
    <w:rsid w:val="00C20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F7856"/>
  <w15:chartTrackingRefBased/>
  <w15:docId w15:val="{89A67244-9165-410D-B16F-21E991446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20E0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DE19317-1983-4C16-B66A-B013651F2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54</Words>
  <Characters>3731</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dc:description/>
  <cp:lastModifiedBy>Pawel KAMINSKI</cp:lastModifiedBy>
  <cp:revision>2</cp:revision>
  <dcterms:created xsi:type="dcterms:W3CDTF">2023-12-22T13:34:00Z</dcterms:created>
  <dcterms:modified xsi:type="dcterms:W3CDTF">2023-12-2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k1IIU08"/&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